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09C6129F" w:rsidR="00755D82" w:rsidRPr="001E4B9D" w:rsidRDefault="006214FC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 w:rsidRPr="001E4B9D">
        <w:rPr>
          <w:rFonts w:ascii="Times New Roman" w:hAnsi="Times New Roman" w:cs="Times New Roman"/>
        </w:rPr>
        <w:t>第</w:t>
      </w:r>
      <w:r w:rsidR="00C57530">
        <w:rPr>
          <w:rFonts w:ascii="Times New Roman" w:hAnsi="Times New Roman" w:cs="Times New Roman"/>
        </w:rPr>
        <w:t>4</w:t>
      </w:r>
      <w:r w:rsidRPr="001E4B9D">
        <w:rPr>
          <w:rFonts w:ascii="Times New Roman" w:hAnsi="Times New Roman" w:cs="Times New Roman"/>
        </w:rPr>
        <w:t>次</w:t>
      </w:r>
      <w:r w:rsidR="00C2554F" w:rsidRPr="001E4B9D">
        <w:rPr>
          <w:rFonts w:ascii="Times New Roman" w:hAnsi="Times New Roman" w:cs="Times New Roman"/>
        </w:rPr>
        <w:t>作业</w:t>
      </w:r>
    </w:p>
    <w:p w14:paraId="20A47FAD" w14:textId="26C01C20" w:rsidR="001C7031" w:rsidRPr="003935FB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3935FB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3935FB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6214FC" w:rsidRPr="003935FB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1835020E" w:rsidR="00E02842" w:rsidRPr="003935FB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3935FB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6214FC" w:rsidRPr="003935FB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3935FB">
        <w:rPr>
          <w:rFonts w:ascii="Times New Roman" w:eastAsia="宋体" w:hAnsi="Times New Roman" w:cs="Times New Roman"/>
          <w:sz w:val="18"/>
          <w:szCs w:val="18"/>
        </w:rPr>
        <w:t>，上海</w:t>
      </w:r>
      <w:r w:rsidRPr="003935FB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3935FB">
        <w:rPr>
          <w:rFonts w:ascii="Times New Roman" w:eastAsia="宋体" w:hAnsi="Times New Roman" w:cs="Times New Roman"/>
          <w:sz w:val="18"/>
          <w:szCs w:val="18"/>
        </w:rPr>
        <w:t>30</w:t>
      </w:r>
      <w:r w:rsidRPr="003935FB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0658197B" w:rsidR="00FB41B9" w:rsidRPr="009D34E4" w:rsidRDefault="008E0A54" w:rsidP="009D34E4">
      <w:pPr>
        <w:pStyle w:val="a2"/>
      </w:pPr>
      <w:r w:rsidRPr="00C61E8E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C61E8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1205260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8D63A2">
        <w:rPr>
          <w:rFonts w:hint="eastAsia"/>
        </w:rPr>
        <w:t>主教材：</w:t>
      </w:r>
      <w:r w:rsidR="008D63A2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06&lt;/Year&gt;&lt;RecNum&gt;1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 xml:space="preserve"> and 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author&gt;&lt;style face="normal" font="default" charset="134" size="100%"&gt;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</w:instrText>
      </w:r>
      <w:r w:rsidR="00060885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8D63A2">
        <w:fldChar w:fldCharType="separate"/>
      </w:r>
      <w:r w:rsidR="00060885">
        <w:rPr>
          <w:rFonts w:hint="eastAsia"/>
          <w:noProof/>
        </w:rPr>
        <w:t>(</w:t>
      </w:r>
      <w:hyperlink w:anchor="_ENREF_2" w:tooltip="胡冠章, 2006 #1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 xml:space="preserve"> and </w:t>
        </w:r>
        <w:r w:rsidR="003707B4" w:rsidRPr="003707B4">
          <w:rPr>
            <w:rStyle w:val="aa"/>
            <w:rFonts w:hint="eastAsia"/>
          </w:rPr>
          <w:t>王殿军</w:t>
        </w:r>
        <w:r w:rsidR="003707B4" w:rsidRPr="003707B4">
          <w:rPr>
            <w:rStyle w:val="aa"/>
            <w:rFonts w:hint="eastAsia"/>
          </w:rPr>
          <w:t>, 2006</w:t>
        </w:r>
      </w:hyperlink>
      <w:r w:rsidR="00060885">
        <w:rPr>
          <w:rFonts w:hint="eastAsia"/>
          <w:noProof/>
        </w:rPr>
        <w:t>)</w:t>
      </w:r>
      <w:r w:rsidR="008D63A2">
        <w:fldChar w:fldCharType="end"/>
      </w:r>
      <w:r w:rsidR="008D63A2">
        <w:rPr>
          <w:rFonts w:hint="eastAsia"/>
        </w:rPr>
        <w:t>，学习指导书：</w:t>
      </w:r>
      <w:r w:rsidR="008D63A2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12&lt;/Year&gt;&lt;RecNum&gt;2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（第三版）学习指导和习题详解</w:instrText>
      </w:r>
      <w:r w:rsidR="00060885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8D63A2">
        <w:fldChar w:fldCharType="separate"/>
      </w:r>
      <w:r w:rsidR="00060885">
        <w:rPr>
          <w:rFonts w:hint="eastAsia"/>
          <w:noProof/>
        </w:rPr>
        <w:t>(</w:t>
      </w:r>
      <w:hyperlink w:anchor="_ENREF_1" w:tooltip="胡冠章, 2012 #2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>, 2012</w:t>
        </w:r>
      </w:hyperlink>
      <w:r w:rsidR="00060885">
        <w:rPr>
          <w:rFonts w:hint="eastAsia"/>
          <w:noProof/>
        </w:rPr>
        <w:t>)</w:t>
      </w:r>
      <w:r w:rsidR="008D63A2">
        <w:fldChar w:fldCharType="end"/>
      </w:r>
      <w:r w:rsidR="008D63A2">
        <w:rPr>
          <w:rFonts w:hint="eastAsia"/>
        </w:rPr>
        <w:t>.</w:t>
      </w:r>
      <w:r w:rsidR="008D63A2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</w:t>
      </w:r>
      <w:r w:rsidR="00865AA9">
        <w:t>4</w:t>
      </w:r>
      <w:r w:rsidR="00AA1DBF">
        <w:t>-</w:t>
      </w:r>
      <w:r w:rsidR="00C57530">
        <w:t>18</w:t>
      </w:r>
      <w:r w:rsidR="006B3B72">
        <w:rPr>
          <w:rFonts w:hint="eastAsia"/>
        </w:rPr>
        <w:t>.</w:t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451F4BDB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</w:t>
      </w:r>
      <w:r w:rsidR="006214FC">
        <w:t xml:space="preserve"> </w:t>
      </w:r>
      <w:r w:rsidR="00C57530">
        <w:t>4</w:t>
      </w:r>
    </w:p>
    <w:p w14:paraId="435B4228" w14:textId="7DCB807A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6214FC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1F05C1E3" w14:textId="39F5BBEA" w:rsidR="00B50C9C" w:rsidRPr="00B50C9C" w:rsidRDefault="006214F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51B69038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1205261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F90495" w:rsidRPr="00130C00">
        <w:t xml:space="preserve">Main textbook: </w:t>
      </w:r>
      <w:r w:rsidR="00F90495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06&lt;/Year&gt;&lt;RecNum&gt;1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 xml:space="preserve"> and 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author&gt;&lt;style face="normal" font="default" charset="134" size="100%"&gt;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</w:instrText>
      </w:r>
      <w:r w:rsidR="00060885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F90495">
        <w:fldChar w:fldCharType="separate"/>
      </w:r>
      <w:r w:rsidR="00060885">
        <w:rPr>
          <w:rFonts w:hint="eastAsia"/>
          <w:noProof/>
        </w:rPr>
        <w:t>(</w:t>
      </w:r>
      <w:hyperlink w:anchor="_ENREF_2" w:tooltip="胡冠章, 2006 #1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 xml:space="preserve"> and </w:t>
        </w:r>
        <w:r w:rsidR="003707B4" w:rsidRPr="003707B4">
          <w:rPr>
            <w:rStyle w:val="aa"/>
            <w:rFonts w:hint="eastAsia"/>
          </w:rPr>
          <w:t>王殿军</w:t>
        </w:r>
        <w:r w:rsidR="003707B4" w:rsidRPr="003707B4">
          <w:rPr>
            <w:rStyle w:val="aa"/>
            <w:rFonts w:hint="eastAsia"/>
          </w:rPr>
          <w:t>, 2006</w:t>
        </w:r>
      </w:hyperlink>
      <w:r w:rsidR="00060885">
        <w:rPr>
          <w:rFonts w:hint="eastAsia"/>
          <w:noProof/>
        </w:rPr>
        <w:t>)</w:t>
      </w:r>
      <w:r w:rsidR="00F90495">
        <w:fldChar w:fldCharType="end"/>
      </w:r>
      <w:r w:rsidR="00F90495" w:rsidRPr="00130C00">
        <w:t xml:space="preserve">, Study guide: </w:t>
      </w:r>
      <w:r w:rsidR="00F90495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12&lt;/Year&gt;&lt;RecNum&gt;2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（第三版）学习指导和习题详解</w:instrText>
      </w:r>
      <w:r w:rsidR="00060885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F90495">
        <w:fldChar w:fldCharType="separate"/>
      </w:r>
      <w:r w:rsidR="00060885">
        <w:rPr>
          <w:rFonts w:hint="eastAsia"/>
          <w:noProof/>
        </w:rPr>
        <w:t>(</w:t>
      </w:r>
      <w:hyperlink w:anchor="_ENREF_1" w:tooltip="胡冠章, 2012 #2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>, 2012</w:t>
        </w:r>
      </w:hyperlink>
      <w:r w:rsidR="00060885">
        <w:rPr>
          <w:rFonts w:hint="eastAsia"/>
          <w:noProof/>
        </w:rPr>
        <w:t>)</w:t>
      </w:r>
      <w:r w:rsidR="00F90495">
        <w:fldChar w:fldCharType="end"/>
      </w:r>
      <w:r w:rsidR="00F90495" w:rsidRPr="00130C00">
        <w:t xml:space="preserve">. </w:t>
      </w:r>
      <w:r w:rsidR="00AA1DBF">
        <w:rPr>
          <w:rFonts w:hint="eastAsia"/>
        </w:rPr>
        <w:t>Du</w:t>
      </w:r>
      <w:r w:rsidR="00AA1DBF">
        <w:t>e date: 2022-0</w:t>
      </w:r>
      <w:r w:rsidR="00865AA9">
        <w:t>4</w:t>
      </w:r>
      <w:r w:rsidR="00AA1DBF">
        <w:t>-</w:t>
      </w:r>
      <w:r w:rsidR="00C57530">
        <w:t>18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1C68E672" w14:textId="7B597611" w:rsidR="004F0156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1205260" w:history="1">
            <w:r w:rsidR="004F0156" w:rsidRPr="006C7EAA">
              <w:rPr>
                <w:rStyle w:val="aa"/>
                <w:noProof/>
              </w:rPr>
              <w:t>摘要</w:t>
            </w:r>
            <w:r w:rsidR="004F0156">
              <w:rPr>
                <w:noProof/>
                <w:webHidden/>
              </w:rPr>
              <w:tab/>
            </w:r>
            <w:r w:rsidR="004F0156">
              <w:rPr>
                <w:noProof/>
                <w:webHidden/>
              </w:rPr>
              <w:fldChar w:fldCharType="begin"/>
            </w:r>
            <w:r w:rsidR="004F0156">
              <w:rPr>
                <w:noProof/>
                <w:webHidden/>
              </w:rPr>
              <w:instrText xml:space="preserve"> PAGEREF _Toc101205260 \h </w:instrText>
            </w:r>
            <w:r w:rsidR="004F0156">
              <w:rPr>
                <w:noProof/>
                <w:webHidden/>
              </w:rPr>
            </w:r>
            <w:r w:rsidR="004F0156">
              <w:rPr>
                <w:noProof/>
                <w:webHidden/>
              </w:rPr>
              <w:fldChar w:fldCharType="separate"/>
            </w:r>
            <w:r w:rsidR="004F0156">
              <w:rPr>
                <w:noProof/>
                <w:webHidden/>
              </w:rPr>
              <w:t>i</w:t>
            </w:r>
            <w:r w:rsidR="004F0156">
              <w:rPr>
                <w:noProof/>
                <w:webHidden/>
              </w:rPr>
              <w:fldChar w:fldCharType="end"/>
            </w:r>
          </w:hyperlink>
        </w:p>
        <w:p w14:paraId="7F5D7156" w14:textId="7ABB125B" w:rsidR="004F0156" w:rsidRDefault="004F015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205261" w:history="1">
            <w:r w:rsidRPr="006C7EAA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052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D1ECD9" w14:textId="4D7D2BF5" w:rsidR="004F0156" w:rsidRDefault="004F015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205262" w:history="1">
            <w:r w:rsidRPr="006C7EAA">
              <w:rPr>
                <w:rStyle w:val="aa"/>
                <w:noProof/>
              </w:rPr>
              <w:t>1 Due date: 2022-04-18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052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781D5F" w14:textId="2B6F1055" w:rsidR="004F0156" w:rsidRDefault="004F0156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1205263" w:history="1">
            <w:r w:rsidRPr="006C7EAA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052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3B03D0AA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53E5CD9D" w:rsidR="00F719D4" w:rsidRDefault="005746A3" w:rsidP="00751BC9">
      <w:pPr>
        <w:pStyle w:val="1"/>
        <w:spacing w:before="156" w:after="156"/>
      </w:pPr>
      <w:bookmarkStart w:id="3" w:name="_Toc101205262"/>
      <w:r>
        <w:lastRenderedPageBreak/>
        <w:t xml:space="preserve">Due date: </w:t>
      </w:r>
      <w:r>
        <w:rPr>
          <w:rFonts w:hint="eastAsia"/>
        </w:rPr>
        <w:t>2</w:t>
      </w:r>
      <w:r>
        <w:t>022-0</w:t>
      </w:r>
      <w:r w:rsidR="00865AA9">
        <w:t>4</w:t>
      </w:r>
      <w:r>
        <w:t>-</w:t>
      </w:r>
      <w:r w:rsidR="00A84D94">
        <w:t>18</w:t>
      </w:r>
      <w:bookmarkEnd w:id="3"/>
    </w:p>
    <w:p w14:paraId="054E0147" w14:textId="4DC1D90A" w:rsidR="00C94D99" w:rsidRDefault="001E459E" w:rsidP="0010060D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6EF645F8" wp14:editId="13AD2993">
            <wp:extent cx="5274310" cy="7532203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322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B0457A" w14:textId="7BBAF046" w:rsidR="001E459E" w:rsidRDefault="001E459E" w:rsidP="0010060D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5247019D" wp14:editId="031A8303">
            <wp:extent cx="5274310" cy="7447113"/>
            <wp:effectExtent l="0" t="0" r="2540" b="190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47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A09F78" w14:textId="555B406E" w:rsidR="001E459E" w:rsidRDefault="001E459E" w:rsidP="0010060D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0BA80DA9" wp14:editId="2020CB2A">
            <wp:extent cx="5274310" cy="7489416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894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C390B5" w14:textId="067A7F76" w:rsidR="001E459E" w:rsidRDefault="001E459E" w:rsidP="0010060D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4F74874D" wp14:editId="009A4847">
            <wp:extent cx="5274310" cy="7442068"/>
            <wp:effectExtent l="0" t="0" r="2540" b="698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420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787BFB" w14:textId="79B1126E" w:rsidR="001E459E" w:rsidRDefault="001E459E" w:rsidP="0010060D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7372B24C" wp14:editId="01C8C619">
            <wp:extent cx="5274310" cy="7447113"/>
            <wp:effectExtent l="0" t="0" r="2540" b="1905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47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1D038B" w14:textId="227CAAE0" w:rsidR="001E459E" w:rsidRDefault="001E459E" w:rsidP="0010060D">
      <w:pPr>
        <w:pStyle w:val="a2"/>
        <w:ind w:firstLine="0"/>
        <w:jc w:val="center"/>
        <w:rPr>
          <w:rFonts w:hint="eastAsia"/>
        </w:rPr>
      </w:pPr>
      <w:r>
        <w:rPr>
          <w:noProof/>
        </w:rPr>
        <w:lastRenderedPageBreak/>
        <w:drawing>
          <wp:inline distT="0" distB="0" distL="0" distR="0" wp14:anchorId="1F8CE22B" wp14:editId="33C26F89">
            <wp:extent cx="5274310" cy="7574901"/>
            <wp:effectExtent l="0" t="0" r="2540" b="762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74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5CE81E" w14:textId="3D330E6A" w:rsidR="0010060D" w:rsidRPr="001B74C9" w:rsidRDefault="0010060D" w:rsidP="0010060D">
      <w:pPr>
        <w:pStyle w:val="a2"/>
        <w:ind w:firstLine="0"/>
        <w:jc w:val="center"/>
      </w:pPr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6"/>
          <w:footerReference w:type="default" r:id="rId17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4" w:name="_Toc101205263"/>
      <w:r w:rsidRPr="00A06EB2">
        <w:lastRenderedPageBreak/>
        <w:t>References</w:t>
      </w:r>
      <w:bookmarkEnd w:id="4"/>
    </w:p>
    <w:p w14:paraId="186D7479" w14:textId="77777777" w:rsidR="003707B4" w:rsidRPr="003707B4" w:rsidRDefault="00C61E8E" w:rsidP="003707B4">
      <w:pPr>
        <w:pStyle w:val="EndNoteBibliography"/>
        <w:ind w:left="400" w:hanging="40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" w:name="_ENREF_1"/>
      <w:r w:rsidR="003707B4" w:rsidRPr="003707B4">
        <w:rPr>
          <w:rFonts w:hint="eastAsia"/>
        </w:rPr>
        <w:t>胡冠章</w:t>
      </w:r>
      <w:r w:rsidR="003707B4" w:rsidRPr="003707B4">
        <w:rPr>
          <w:rFonts w:hint="eastAsia"/>
        </w:rPr>
        <w:t xml:space="preserve">. </w:t>
      </w:r>
      <w:r w:rsidR="003707B4" w:rsidRPr="003707B4">
        <w:rPr>
          <w:rFonts w:hint="eastAsia"/>
        </w:rPr>
        <w:t>应用近世代数（第三版）学习指导和习题详解</w:t>
      </w:r>
      <w:r w:rsidR="003707B4" w:rsidRPr="003707B4">
        <w:rPr>
          <w:rFonts w:hint="eastAsia"/>
        </w:rPr>
        <w:t>[C]//</w:t>
      </w:r>
      <w:r w:rsidR="003707B4" w:rsidRPr="003707B4">
        <w:rPr>
          <w:rFonts w:hint="eastAsia"/>
        </w:rPr>
        <w:t>北京</w:t>
      </w:r>
      <w:r w:rsidR="003707B4" w:rsidRPr="003707B4">
        <w:rPr>
          <w:rFonts w:hint="eastAsia"/>
        </w:rPr>
        <w:t>:</w:t>
      </w:r>
      <w:r w:rsidR="003707B4" w:rsidRPr="003707B4">
        <w:rPr>
          <w:rFonts w:hint="eastAsia"/>
        </w:rPr>
        <w:t>清华大学出版社</w:t>
      </w:r>
      <w:r w:rsidR="003707B4" w:rsidRPr="003707B4">
        <w:rPr>
          <w:rFonts w:hint="eastAsia"/>
        </w:rPr>
        <w:t>,2012</w:t>
      </w:r>
      <w:bookmarkEnd w:id="5"/>
    </w:p>
    <w:p w14:paraId="14A4E4EB" w14:textId="77777777" w:rsidR="003707B4" w:rsidRPr="003707B4" w:rsidRDefault="003707B4" w:rsidP="003707B4">
      <w:pPr>
        <w:pStyle w:val="EndNoteBibliography"/>
        <w:ind w:left="400" w:hanging="400"/>
        <w:rPr>
          <w:rFonts w:hint="eastAsia"/>
        </w:rPr>
      </w:pPr>
      <w:bookmarkStart w:id="6" w:name="_ENREF_2"/>
      <w:r w:rsidRPr="003707B4">
        <w:rPr>
          <w:rFonts w:hint="eastAsia"/>
        </w:rPr>
        <w:t>胡冠章</w:t>
      </w:r>
      <w:r w:rsidRPr="003707B4">
        <w:rPr>
          <w:rFonts w:hint="eastAsia"/>
        </w:rPr>
        <w:t xml:space="preserve">, </w:t>
      </w:r>
      <w:r w:rsidRPr="003707B4">
        <w:rPr>
          <w:rFonts w:hint="eastAsia"/>
        </w:rPr>
        <w:t>王殿军</w:t>
      </w:r>
      <w:r w:rsidRPr="003707B4">
        <w:rPr>
          <w:rFonts w:hint="eastAsia"/>
        </w:rPr>
        <w:t xml:space="preserve">. </w:t>
      </w:r>
      <w:r w:rsidRPr="003707B4">
        <w:rPr>
          <w:rFonts w:hint="eastAsia"/>
        </w:rPr>
        <w:t>应用近世代数</w:t>
      </w:r>
      <w:r w:rsidRPr="003707B4">
        <w:rPr>
          <w:rFonts w:hint="eastAsia"/>
        </w:rPr>
        <w:t>[C]//</w:t>
      </w:r>
      <w:r w:rsidRPr="003707B4">
        <w:rPr>
          <w:rFonts w:hint="eastAsia"/>
        </w:rPr>
        <w:t>北京</w:t>
      </w:r>
      <w:r w:rsidRPr="003707B4">
        <w:rPr>
          <w:rFonts w:hint="eastAsia"/>
        </w:rPr>
        <w:t>:</w:t>
      </w:r>
      <w:r w:rsidRPr="003707B4">
        <w:rPr>
          <w:rFonts w:hint="eastAsia"/>
        </w:rPr>
        <w:t>清华大学出版社</w:t>
      </w:r>
      <w:r w:rsidRPr="003707B4">
        <w:rPr>
          <w:rFonts w:hint="eastAsia"/>
        </w:rPr>
        <w:t>,2006</w:t>
      </w:r>
      <w:bookmarkEnd w:id="6"/>
    </w:p>
    <w:p w14:paraId="1706C47E" w14:textId="3A1A0E57" w:rsidR="006B3B72" w:rsidRDefault="00C61E8E" w:rsidP="006B3B72">
      <w:pPr>
        <w:pStyle w:val="a2"/>
        <w:ind w:firstLine="0"/>
      </w:pPr>
      <w:r>
        <w:fldChar w:fldCharType="end"/>
      </w:r>
      <w:bookmarkEnd w:id="0"/>
    </w:p>
    <w:sectPr w:rsidR="006B3B72" w:rsidSect="00A07C18">
      <w:head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61FAAC" w14:textId="77777777" w:rsidR="00AD65D0" w:rsidRDefault="00AD65D0" w:rsidP="00E26F2C">
      <w:r>
        <w:separator/>
      </w:r>
    </w:p>
  </w:endnote>
  <w:endnote w:type="continuationSeparator" w:id="0">
    <w:p w14:paraId="087753C6" w14:textId="77777777" w:rsidR="00AD65D0" w:rsidRDefault="00AD65D0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496AC3C4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4F0156">
      <w:rPr>
        <w:rFonts w:ascii="Times New Roman" w:eastAsia="宋体" w:hAnsi="Times New Roman" w:cs="Times New Roman"/>
        <w:noProof/>
      </w:rPr>
      <w:t>2022-04-18 20:1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738E6B91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752382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752382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4F0156">
      <w:rPr>
        <w:rFonts w:ascii="Times New Roman" w:eastAsia="宋体" w:hAnsi="Times New Roman" w:cs="Times New Roman"/>
        <w:noProof/>
      </w:rPr>
      <w:t>2022-04-18 20:1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2E9AFE" w14:textId="77777777" w:rsidR="00AD65D0" w:rsidRDefault="00AD65D0" w:rsidP="00E26F2C">
      <w:r>
        <w:separator/>
      </w:r>
    </w:p>
  </w:footnote>
  <w:footnote w:type="continuationSeparator" w:id="0">
    <w:p w14:paraId="3F6463EA" w14:textId="77777777" w:rsidR="00AD65D0" w:rsidRDefault="00AD65D0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13EC7F2C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23C4AB81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631BDCB6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752382">
      <w:rPr>
        <w:rFonts w:ascii="Times New Roman" w:eastAsia="宋体" w:hAnsi="Times New Roman" w:cs="Times New Roman"/>
        <w:noProof/>
      </w:rPr>
      <w:t>Due date: 2022-04-18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10064042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author-year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2x2tsdzf450zawetx575vaxrd9zpfda0s22e&quot;&gt;My EndNote Library&lt;record-ids&gt;&lt;item&gt;1&lt;/item&gt;&lt;item&gt;2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405E"/>
    <w:rsid w:val="00046BA2"/>
    <w:rsid w:val="000547B5"/>
    <w:rsid w:val="00055E79"/>
    <w:rsid w:val="00057098"/>
    <w:rsid w:val="00057986"/>
    <w:rsid w:val="00060796"/>
    <w:rsid w:val="00060885"/>
    <w:rsid w:val="00061624"/>
    <w:rsid w:val="00062095"/>
    <w:rsid w:val="0006613A"/>
    <w:rsid w:val="00066B33"/>
    <w:rsid w:val="00070B1B"/>
    <w:rsid w:val="000710F5"/>
    <w:rsid w:val="00085F10"/>
    <w:rsid w:val="0008604F"/>
    <w:rsid w:val="000871EA"/>
    <w:rsid w:val="0008769E"/>
    <w:rsid w:val="00087DCF"/>
    <w:rsid w:val="000900F4"/>
    <w:rsid w:val="000912DC"/>
    <w:rsid w:val="00092155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3BD3"/>
    <w:rsid w:val="000F0255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5EFD"/>
    <w:rsid w:val="00186A76"/>
    <w:rsid w:val="00197340"/>
    <w:rsid w:val="001A0784"/>
    <w:rsid w:val="001B30A2"/>
    <w:rsid w:val="001B74C9"/>
    <w:rsid w:val="001B7AC9"/>
    <w:rsid w:val="001C11C8"/>
    <w:rsid w:val="001C1202"/>
    <w:rsid w:val="001C2A48"/>
    <w:rsid w:val="001C7031"/>
    <w:rsid w:val="001C7053"/>
    <w:rsid w:val="001D5264"/>
    <w:rsid w:val="001D7774"/>
    <w:rsid w:val="001E073F"/>
    <w:rsid w:val="001E459E"/>
    <w:rsid w:val="001E4B9D"/>
    <w:rsid w:val="001E58FC"/>
    <w:rsid w:val="001E5BBD"/>
    <w:rsid w:val="001F3BF3"/>
    <w:rsid w:val="001F3DE9"/>
    <w:rsid w:val="001F4E9C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4782"/>
    <w:rsid w:val="003175D5"/>
    <w:rsid w:val="00326B47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07B4"/>
    <w:rsid w:val="003754D2"/>
    <w:rsid w:val="00375708"/>
    <w:rsid w:val="0038172F"/>
    <w:rsid w:val="00381A48"/>
    <w:rsid w:val="00385573"/>
    <w:rsid w:val="00385DF3"/>
    <w:rsid w:val="003935FB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1D85"/>
    <w:rsid w:val="00432C03"/>
    <w:rsid w:val="0043577F"/>
    <w:rsid w:val="00443934"/>
    <w:rsid w:val="004507D5"/>
    <w:rsid w:val="00455993"/>
    <w:rsid w:val="00457348"/>
    <w:rsid w:val="004576BE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45B1"/>
    <w:rsid w:val="004D73F4"/>
    <w:rsid w:val="004E2363"/>
    <w:rsid w:val="004F0156"/>
    <w:rsid w:val="004F15C3"/>
    <w:rsid w:val="004F2540"/>
    <w:rsid w:val="004F372E"/>
    <w:rsid w:val="00521687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14FC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D0FBD"/>
    <w:rsid w:val="006D10BF"/>
    <w:rsid w:val="006D272A"/>
    <w:rsid w:val="006D2A87"/>
    <w:rsid w:val="006D58B4"/>
    <w:rsid w:val="006E5ED9"/>
    <w:rsid w:val="006E6F81"/>
    <w:rsid w:val="006E7921"/>
    <w:rsid w:val="006F1970"/>
    <w:rsid w:val="006F4242"/>
    <w:rsid w:val="007022C0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382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1287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216D7"/>
    <w:rsid w:val="008221CF"/>
    <w:rsid w:val="0082397B"/>
    <w:rsid w:val="00824756"/>
    <w:rsid w:val="00832366"/>
    <w:rsid w:val="0083271C"/>
    <w:rsid w:val="008328FC"/>
    <w:rsid w:val="00837C7A"/>
    <w:rsid w:val="00840662"/>
    <w:rsid w:val="00863AE8"/>
    <w:rsid w:val="00865AA9"/>
    <w:rsid w:val="00866F96"/>
    <w:rsid w:val="00867E78"/>
    <w:rsid w:val="00873C3F"/>
    <w:rsid w:val="008757C5"/>
    <w:rsid w:val="00876918"/>
    <w:rsid w:val="00887768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C7C5C"/>
    <w:rsid w:val="008D63A2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138B8"/>
    <w:rsid w:val="00917672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24F"/>
    <w:rsid w:val="00A67360"/>
    <w:rsid w:val="00A713D6"/>
    <w:rsid w:val="00A74236"/>
    <w:rsid w:val="00A75576"/>
    <w:rsid w:val="00A75EFC"/>
    <w:rsid w:val="00A8040B"/>
    <w:rsid w:val="00A83CB6"/>
    <w:rsid w:val="00A84D94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4B80"/>
    <w:rsid w:val="00AC71B8"/>
    <w:rsid w:val="00AD229A"/>
    <w:rsid w:val="00AD65D0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397E"/>
    <w:rsid w:val="00BB542E"/>
    <w:rsid w:val="00BB56E7"/>
    <w:rsid w:val="00BC64F7"/>
    <w:rsid w:val="00BD04DD"/>
    <w:rsid w:val="00BD1379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1EC6"/>
    <w:rsid w:val="00C23E48"/>
    <w:rsid w:val="00C2554F"/>
    <w:rsid w:val="00C37864"/>
    <w:rsid w:val="00C516A7"/>
    <w:rsid w:val="00C5298F"/>
    <w:rsid w:val="00C52D3F"/>
    <w:rsid w:val="00C54953"/>
    <w:rsid w:val="00C573AA"/>
    <w:rsid w:val="00C57530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94D99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430D"/>
    <w:rsid w:val="00D75C84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CE2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40DA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50400"/>
    <w:rsid w:val="00F529C7"/>
    <w:rsid w:val="00F563AE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0495"/>
    <w:rsid w:val="00F934F9"/>
    <w:rsid w:val="00FA4164"/>
    <w:rsid w:val="00FB41B9"/>
    <w:rsid w:val="00FB6CA5"/>
    <w:rsid w:val="00FC0562"/>
    <w:rsid w:val="00FC15B4"/>
    <w:rsid w:val="00FC1D75"/>
    <w:rsid w:val="00FC3BC3"/>
    <w:rsid w:val="00FD15EB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865AA9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865AA9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520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jpeg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10" Type="http://schemas.openxmlformats.org/officeDocument/2006/relationships/image" Target="media/image2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3266F242-069F-4404-9B94-35DEDD4767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9</TotalTime>
  <Pages>1</Pages>
  <Words>737</Words>
  <Characters>4203</Characters>
  <Application>Microsoft Office Word</Application>
  <DocSecurity>0</DocSecurity>
  <Lines>35</Lines>
  <Paragraphs>9</Paragraphs>
  <ScaleCrop>false</ScaleCrop>
  <Company/>
  <LinksUpToDate>false</LinksUpToDate>
  <CharactersWithSpaces>49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2</cp:revision>
  <cp:lastPrinted>2022-04-18T12:14:00Z</cp:lastPrinted>
  <dcterms:created xsi:type="dcterms:W3CDTF">2022-04-18T05:11:00Z</dcterms:created>
  <dcterms:modified xsi:type="dcterms:W3CDTF">2022-04-18T13:10:00Z</dcterms:modified>
</cp:coreProperties>
</file>